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45D8F" w:rsidRDefault="00845D8F" w:rsidP="00845D8F">
      <w:pPr>
        <w:pStyle w:val="Heading1"/>
        <w:spacing w:before="0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186542816"/>
      <w:r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</w:p>
    <w:p w:rsidR="00845D8F" w:rsidRDefault="00845D8F" w:rsidP="00845D8F">
      <w:pPr>
        <w:rPr>
          <w:rFonts w:ascii="Times New Roman" w:hAnsi="Times New Roman" w:cs="Times New Roman"/>
          <w:sz w:val="24"/>
          <w:szCs w:val="24"/>
        </w:rPr>
      </w:pP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rdiansyah, Risnita, &amp; Jailani, M. S. (2023). Teknik Pengumpulan Data Dan Instrumen Penelitian Ilmiah Pendidikan Pada Pendekatan Kualitatif Dan Kuantitatif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IHSAN : Jurnal Pendidikan Isla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2), 1–9. Https://Doi.Org/10.61104/Ihsan.V1i2.57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arolina, F. A. (2017). Analisis Penerimaan Pengguna Sistem Informasi Akuntansi Dalam Perspektif Technologi Acceptance Model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haffey Dan Chadwick. (2016). Tinjauan Pustaka Digital Marketing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Chaffey Dan Chadwic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2. 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dwina, D. E. (2020). Kesadaran Merek Dan Citra Merek Dalam Menentukan Loyalitas Merek Serta Implikasinya Pada Preferensi Merek (Suatu Survey Pada Konsumen Elzatta Di </w:t>
      </w:r>
      <w:bookmarkStart w:id="1" w:name="_GoBack"/>
      <w:bookmarkEnd w:id="1"/>
      <w:r>
        <w:rPr>
          <w:rFonts w:ascii="Times New Roman" w:hAnsi="Times New Roman" w:cs="Times New Roman"/>
          <w:noProof/>
          <w:sz w:val="24"/>
          <w:szCs w:val="24"/>
        </w:rPr>
        <w:t xml:space="preserve">Pasar Baru, Bandung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gewandte Chemie International Edition, 6(11), 951–952.</w:t>
      </w:r>
      <w:r>
        <w:rPr>
          <w:rFonts w:ascii="Times New Roman" w:hAnsi="Times New Roman" w:cs="Times New Roman"/>
          <w:noProof/>
          <w:sz w:val="24"/>
          <w:szCs w:val="24"/>
        </w:rPr>
        <w:t>, 5–48.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rwin, E. Dkk. (2023). Digital Marketing : Penerapan Digital Marketing Pada Era Society 5.0 - Google Books. I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T Sonpedia Publishing Indonesi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otler, P. (2012). Fungsi Pemasara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Terapan Ilmu Ekonom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1), 22.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urmalina, R., Yulianti, C., Fitri, Utami, A. D., Sari, R. M., Risenasari, H., Siwang, R. S., Khotimah, H., Rosiana, N., Rachman, A., &amp; Hasibuan, M. (2015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masaran : Konsep Dan Aplikasi</w:t>
      </w:r>
      <w:r>
        <w:rPr>
          <w:rFonts w:ascii="Times New Roman" w:hAnsi="Times New Roman" w:cs="Times New Roman"/>
          <w:noProof/>
          <w:sz w:val="24"/>
          <w:szCs w:val="24"/>
        </w:rPr>
        <w:t>. Https://Repository.Ipb.Ac.Id/Jspui/Bitstream/123456789/81341/2/Pemasaran Konsep Dan Aplikasi.Pdf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Oktaviani, F., &amp; Rustandi, D. (2018). Implementasi Digital Marketing Dalam Membangun Brand Awareness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rofesi Humas : Jurnal Ilmiah Ilmu Hubungan Masyaraka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(1), 1. Https://Doi.Org/10.24198/Prh.V3i1.15878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Oliver, R. (2021). Analisis Penyelesaian Pembiayaan Bermasalah Produk Pembiayaan Bermasalah Di BMT Amanah Kabupaten Brebes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gewandte Chemie International Edition, 6(11), 951–952.</w:t>
      </w:r>
      <w:r>
        <w:rPr>
          <w:rFonts w:ascii="Times New Roman" w:hAnsi="Times New Roman" w:cs="Times New Roman"/>
          <w:noProof/>
          <w:sz w:val="24"/>
          <w:szCs w:val="24"/>
        </w:rPr>
        <w:t>, 2013–2015.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ri, M. S., &amp; Zefri, M. (2019). Pengaruh Akuntabilitas, Pengetahuan, Dan Pengalaman Pegawai Negeri Sipil Beserta Kelompok Masyarakat (Pokmas) Terhadap Kualitas Pengelola Dana Kelurahan Di Lingkungan Kecamatan Langkapura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Ekonom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>
        <w:rPr>
          <w:rFonts w:ascii="Times New Roman" w:hAnsi="Times New Roman" w:cs="Times New Roman"/>
          <w:noProof/>
          <w:sz w:val="24"/>
          <w:szCs w:val="24"/>
        </w:rPr>
        <w:t>(3), 311.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ri, S., Syamsuddin, S., &amp; Syahrul, S. (2021). Analisis Brand Awareness Dan Pengaruhnya Terhadap Buying Decision Mobil Toyota Calya Di Makassa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 Administration (JBA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1), 37. Https://Doi.Org/10.31963/Jba.V1i1.2678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ran, R. B., Sundari, E., &amp; Fadhila, M. (2023). Strategi Pemasaran Yang Unik: Mengoptimalkan Kreativitas Dalam Menarik Perhatian Konsume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Mirai Manageme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1), 206–211. 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>Https://Journal.Stieamkop.Ac.Id/Index.Php/Mirai/Article/Download/4054/2644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ciawan, C. C., &amp; Melinda, T. (2022). Pengaruh Brand Awareness Dan Brand Trust Terhadap Niat Beli Konsumen Baticue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rform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>(4). Https://Doi.Org/10.37715/Jp.V7i4.2009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yofyan, H., &amp; Amir, T. L. (2019). Pengertian Deskriptif Kualitatif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erapan Literasi Sains Dalam Pembelajaran Ipa Untuk Calon Guru S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>
        <w:rPr>
          <w:rFonts w:ascii="Times New Roman" w:hAnsi="Times New Roman" w:cs="Times New Roman"/>
          <w:noProof/>
          <w:sz w:val="24"/>
          <w:szCs w:val="24"/>
        </w:rPr>
        <w:t>, 37. Http://Journal.Unj.Ac.Id/Unj/Index.Php/Jpd/Article/View/13203/7783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ind w:left="993" w:hanging="993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Yanti, I., &amp; Idayanti, D. (2022). Analisis Strategi Pemasaran Untuk Meningkatkan Penjualan Pada Usaha Ibu Bagas di Kecamatan Mamuju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orecasting: Jurnal Ilmiah Ilmu Manajeme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1), 1–13.</w:t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45D8F" w:rsidRDefault="00845D8F" w:rsidP="00845D8F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33F80" w:rsidRDefault="00D33F80"/>
    <w:sectPr w:rsidR="00D33F8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45D8F"/>
    <w:rsid w:val="00276A5F"/>
    <w:rsid w:val="002929E2"/>
    <w:rsid w:val="0031144F"/>
    <w:rsid w:val="0051193B"/>
    <w:rsid w:val="00562014"/>
    <w:rsid w:val="00845D8F"/>
    <w:rsid w:val="008735A5"/>
    <w:rsid w:val="009047C5"/>
    <w:rsid w:val="00984701"/>
    <w:rsid w:val="00A066CA"/>
    <w:rsid w:val="00A43A9A"/>
    <w:rsid w:val="00A70CAE"/>
    <w:rsid w:val="00AA61D7"/>
    <w:rsid w:val="00BF2078"/>
    <w:rsid w:val="00D33F80"/>
    <w:rsid w:val="00D864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5D8F"/>
  </w:style>
  <w:style w:type="paragraph" w:styleId="Heading1">
    <w:name w:val="heading 1"/>
    <w:basedOn w:val="Normal"/>
    <w:next w:val="Normal"/>
    <w:link w:val="Heading1Char"/>
    <w:uiPriority w:val="9"/>
    <w:qFormat/>
    <w:rsid w:val="00845D8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45D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5D8F"/>
  </w:style>
  <w:style w:type="paragraph" w:styleId="Heading1">
    <w:name w:val="heading 1"/>
    <w:basedOn w:val="Normal"/>
    <w:next w:val="Normal"/>
    <w:link w:val="Heading1Char"/>
    <w:uiPriority w:val="9"/>
    <w:qFormat/>
    <w:rsid w:val="00845D8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45D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087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58</Words>
  <Characters>2615</Characters>
  <Application>Microsoft Office Word</Application>
  <DocSecurity>0</DocSecurity>
  <Lines>21</Lines>
  <Paragraphs>6</Paragraphs>
  <ScaleCrop>false</ScaleCrop>
  <Company/>
  <LinksUpToDate>false</LinksUpToDate>
  <CharactersWithSpaces>30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1</cp:revision>
  <dcterms:created xsi:type="dcterms:W3CDTF">2025-10-11T23:20:00Z</dcterms:created>
  <dcterms:modified xsi:type="dcterms:W3CDTF">2025-10-11T23:21:00Z</dcterms:modified>
</cp:coreProperties>
</file>